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Contemporary"/>
        <w:tblW w:w="9195" w:type="dxa"/>
        <w:tblBorders>
          <w:insideH w:val="none" w:sz="0" w:space="0" w:color="auto"/>
          <w:insideV w:val="none" w:sz="0" w:space="0" w:color="auto"/>
        </w:tblBorders>
        <w:tblLayout w:type="fixed"/>
        <w:tblLook w:val="0600" w:firstRow="0" w:lastRow="0" w:firstColumn="0" w:lastColumn="0" w:noHBand="1" w:noVBand="1"/>
      </w:tblPr>
      <w:tblGrid>
        <w:gridCol w:w="3255"/>
        <w:gridCol w:w="2790"/>
        <w:gridCol w:w="1710"/>
        <w:gridCol w:w="1440"/>
      </w:tblGrid>
      <w:tr w:rsidR="00455B1D" w:rsidRPr="009D599E" w14:paraId="141BAB0B" w14:textId="77777777" w:rsidTr="00695624">
        <w:trPr>
          <w:trHeight w:val="500"/>
        </w:trPr>
        <w:tc>
          <w:tcPr>
            <w:tcW w:w="3255" w:type="dxa"/>
            <w:hideMark/>
          </w:tcPr>
          <w:p w14:paraId="3F963841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Common Name</w:t>
            </w:r>
          </w:p>
        </w:tc>
        <w:tc>
          <w:tcPr>
            <w:tcW w:w="2790" w:type="dxa"/>
            <w:hideMark/>
          </w:tcPr>
          <w:p w14:paraId="00F8F7D9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 xml:space="preserve">Family </w:t>
            </w:r>
          </w:p>
        </w:tc>
        <w:tc>
          <w:tcPr>
            <w:tcW w:w="1710" w:type="dxa"/>
            <w:hideMark/>
          </w:tcPr>
          <w:p w14:paraId="6A48F853" w14:textId="2D7526BD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Extracted</w:t>
            </w:r>
            <w:r w:rsidRPr="009D599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 xml:space="preserve"> During </w:t>
            </w:r>
            <w:r w:rsidRPr="004067F9">
              <w:rPr>
                <w:rFonts w:ascii="Times New Roman" w:eastAsia="Times New Roman" w:hAnsi="Times New Roman"/>
                <w:b/>
                <w:bCs/>
                <w:i/>
                <w:color w:val="000000"/>
                <w:sz w:val="20"/>
                <w:szCs w:val="20"/>
              </w:rPr>
              <w:t>Sponging</w:t>
            </w:r>
          </w:p>
        </w:tc>
        <w:tc>
          <w:tcPr>
            <w:tcW w:w="1440" w:type="dxa"/>
            <w:hideMark/>
          </w:tcPr>
          <w:p w14:paraId="0C6B86B6" w14:textId="77777777" w:rsidR="00455B1D" w:rsidRPr="009D599E" w:rsidRDefault="00455B1D" w:rsidP="00695624">
            <w:pPr>
              <w:ind w:left="72" w:hanging="72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Swimbladder</w:t>
            </w:r>
          </w:p>
        </w:tc>
      </w:tr>
      <w:tr w:rsidR="00455B1D" w:rsidRPr="009D599E" w14:paraId="4DB9C26B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047D7DF2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bookmarkStart w:id="0" w:name="_GoBack"/>
            <w:proofErr w:type="spellStart"/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lefteye</w:t>
            </w:r>
            <w:proofErr w:type="spellEnd"/>
            <w:proofErr w:type="gramEnd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flounders</w:t>
            </w:r>
          </w:p>
        </w:tc>
        <w:tc>
          <w:tcPr>
            <w:tcW w:w="2790" w:type="dxa"/>
            <w:noWrap/>
            <w:hideMark/>
          </w:tcPr>
          <w:p w14:paraId="5D556230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Both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2FA4AAE6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</w:p>
        </w:tc>
        <w:tc>
          <w:tcPr>
            <w:tcW w:w="1440" w:type="dxa"/>
            <w:noWrap/>
            <w:hideMark/>
          </w:tcPr>
          <w:p w14:paraId="5B3CFCC4" w14:textId="5E34AE9B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McCune&lt;/Author&gt;&lt;Year&gt;2004&lt;/Year&gt;&lt;RecNum&gt;1123&lt;/RecNum&gt;&lt;DisplayText&gt;[32]&lt;/DisplayText&gt;&lt;record&gt;&lt;rec-number&gt;1123&lt;/rec-number&gt;&lt;foreign-keys&gt;&lt;key app="EN" db-id="pftrxr2wmwzfa9eas9exsdvjv09z09ftta02"&gt;1123&lt;/key&gt;&lt;/foreign-keys&gt;&lt;ref-type name="Journal Article"&gt;17&lt;/ref-type&gt;&lt;contributors&gt;&lt;authors&gt;&lt;author&gt;McCune, AR&lt;/author&gt;&lt;author&gt;Carlson, RL&lt;/author&gt;&lt;/authors&gt;&lt;/contributors&gt;&lt;titles&gt;&lt;title&gt;Twenty ways to lose your bladder: common natural mutants in zebrafish and widespread convergence of swim bladder loss among teleost fishes&lt;/title&gt;&lt;secondary-title&gt;Evolution &amp;amp; Development&lt;/secondary-title&gt;&lt;/titles&gt;&lt;periodical&gt;&lt;full-title&gt;Evolution &amp;amp; Development&lt;/full-title&gt;&lt;abbr-1&gt;Evol Dev&lt;/abbr-1&gt;&lt;/periodical&gt;&lt;pages&gt;246-259&lt;/pages&gt;&lt;volume&gt;6&lt;/volume&gt;&lt;number&gt;4&lt;/number&gt;&lt;dates&gt;&lt;year&gt;2004&lt;/year&gt;&lt;/dates&gt;&lt;publisher&gt;John Wiley &amp;amp; Sons&lt;/publisher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32" w:tooltip="McCune, 2004 #1123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3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</w:tr>
      <w:bookmarkEnd w:id="0"/>
      <w:tr w:rsidR="00455B1D" w:rsidRPr="009D599E" w14:paraId="118A4E77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6A646D31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stingrays</w:t>
            </w:r>
            <w:proofErr w:type="gramEnd"/>
          </w:p>
        </w:tc>
        <w:tc>
          <w:tcPr>
            <w:tcW w:w="2790" w:type="dxa"/>
            <w:noWrap/>
            <w:hideMark/>
          </w:tcPr>
          <w:p w14:paraId="29BDE757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Dasyat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7560B5B7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</w:p>
        </w:tc>
        <w:tc>
          <w:tcPr>
            <w:tcW w:w="1440" w:type="dxa"/>
            <w:noWrap/>
            <w:hideMark/>
          </w:tcPr>
          <w:p w14:paraId="1A2827C4" w14:textId="77777777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t>+</w:t>
            </w:r>
          </w:p>
        </w:tc>
      </w:tr>
      <w:tr w:rsidR="00455B1D" w:rsidRPr="009D599E" w14:paraId="16D3DA6F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01F0F0EB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sandperches</w:t>
            </w:r>
            <w:proofErr w:type="spellEnd"/>
            <w:proofErr w:type="gramEnd"/>
          </w:p>
        </w:tc>
        <w:tc>
          <w:tcPr>
            <w:tcW w:w="2790" w:type="dxa"/>
            <w:noWrap/>
            <w:hideMark/>
          </w:tcPr>
          <w:p w14:paraId="13571801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Pinguiped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0F408D6D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</w:p>
        </w:tc>
        <w:tc>
          <w:tcPr>
            <w:tcW w:w="1440" w:type="dxa"/>
            <w:noWrap/>
            <w:hideMark/>
          </w:tcPr>
          <w:p w14:paraId="3A7E3569" w14:textId="61943A42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Cole&lt;/Author&gt;&lt;Year&gt;2003&lt;/Year&gt;&lt;RecNum&gt;353&lt;/RecNum&gt;&lt;DisplayText&gt;[53]&lt;/DisplayText&gt;&lt;record&gt;&lt;rec-number&gt;353&lt;/rec-number&gt;&lt;foreign-keys&gt;&lt;key app="EN" db-id="pftrxr2wmwzfa9eas9exsdvjv09z09ftta02"&gt;353&lt;/key&gt;&lt;/foreign-keys&gt;&lt;ref-type name="Journal Article"&gt;17&lt;/ref-type&gt;&lt;contributors&gt;&lt;authors&gt;&lt;author&gt;Cole, R. G.&lt;/author&gt;&lt;author&gt;Alcock, N. K.&lt;/author&gt;&lt;author&gt;Handley, S. J.&lt;/author&gt;&lt;author&gt;Grange, K. R.&lt;/author&gt;&lt;author&gt;Black, S.&lt;/author&gt;&lt;author&gt;Cairney, D.&lt;/author&gt;&lt;author&gt;Day, J.&lt;/author&gt;&lt;author&gt;Ford, S.&lt;/author&gt;&lt;author&gt;Jerrett, A. R.&lt;/author&gt;&lt;/authors&gt;&lt;/contributors&gt;&lt;titles&gt;&lt;title&gt;&lt;style face="normal" font="default" size="100%"&gt;Selective capture of blue cod &lt;/style&gt;&lt;style face="italic" font="default" size="100%"&gt;Parapercis colias&lt;/style&gt;&lt;style face="normal" font="default" size="100%"&gt; by potting: behavioural observations and effects of capture method on peri-mortem fatigue&lt;/style&gt;&lt;/title&gt;&lt;secondary-title&gt;Fisheries Research (Amsterdam)&lt;/secondary-title&gt;&lt;/titles&gt;&lt;periodical&gt;&lt;full-title&gt;Fisheries Research (Amsterdam)&lt;/full-title&gt;&lt;abbr-1&gt;Fish. Res.&lt;/abbr-1&gt;&lt;/periodical&gt;&lt;pages&gt;381-392&lt;/pages&gt;&lt;volume&gt;60&lt;/volume&gt;&lt;number&gt;2-3&lt;/number&gt;&lt;keywords&gt;&lt;keyword&gt;Capture&lt;/keyword&gt;&lt;keyword&gt;Flesh quality&lt;/keyword&gt;&lt;keyword&gt;Peri-mortem fatigue&lt;/keyword&gt;&lt;keyword&gt;Pot-fishing&lt;/keyword&gt;&lt;keyword&gt;Rested harvesting&lt;/keyword&gt;&lt;keyword&gt;Selectivity&lt;/keyword&gt;&lt;keyword&gt;Size-selectivity&lt;/keyword&gt;&lt;/keywords&gt;&lt;dates&gt;&lt;year&gt;2003&lt;/year&gt;&lt;/dates&gt;&lt;isbn&gt;0165-7836&lt;/isbn&gt;&lt;work-type&gt;doi: DOI: 10.1016/S0165-7836(02)00133-9&lt;/work-type&gt;&lt;urls&gt;&lt;related-urls&gt;&lt;url&gt;http://www.sciencedirect.com/science/article/B6T6N-46TBBGP-3/2/458b71aaf180089bd3a90e01f7900283&lt;/url&gt;&lt;/related-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3" w:tooltip="Cole, 2003 #353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</w:tr>
      <w:tr w:rsidR="00455B1D" w:rsidRPr="009D599E" w14:paraId="2F031200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586F8D45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flatheads</w:t>
            </w:r>
            <w:proofErr w:type="gramEnd"/>
          </w:p>
        </w:tc>
        <w:tc>
          <w:tcPr>
            <w:tcW w:w="2790" w:type="dxa"/>
            <w:noWrap/>
            <w:hideMark/>
          </w:tcPr>
          <w:p w14:paraId="4A8B6BB4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Platycephal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61AFB7D9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</w:p>
        </w:tc>
        <w:tc>
          <w:tcPr>
            <w:tcW w:w="1440" w:type="dxa"/>
            <w:noWrap/>
            <w:hideMark/>
          </w:tcPr>
          <w:p w14:paraId="2D2CE968" w14:textId="6C30B9E0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</w:tr>
      <w:tr w:rsidR="00455B1D" w:rsidRPr="009D599E" w14:paraId="23748A5A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23D64DF6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cuttlefishes</w:t>
            </w:r>
            <w:proofErr w:type="gramEnd"/>
          </w:p>
        </w:tc>
        <w:tc>
          <w:tcPr>
            <w:tcW w:w="2790" w:type="dxa"/>
            <w:noWrap/>
            <w:hideMark/>
          </w:tcPr>
          <w:p w14:paraId="6F79A68A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Sepi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28F6E39C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</w:p>
        </w:tc>
        <w:tc>
          <w:tcPr>
            <w:tcW w:w="1440" w:type="dxa"/>
            <w:noWrap/>
            <w:hideMark/>
          </w:tcPr>
          <w:p w14:paraId="2286ABAB" w14:textId="77777777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t>+</w:t>
            </w:r>
          </w:p>
        </w:tc>
      </w:tr>
      <w:tr w:rsidR="00455B1D" w:rsidRPr="009D599E" w14:paraId="17F141FE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48EC6042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lizardfishes</w:t>
            </w:r>
            <w:proofErr w:type="gramEnd"/>
          </w:p>
        </w:tc>
        <w:tc>
          <w:tcPr>
            <w:tcW w:w="2790" w:type="dxa"/>
            <w:noWrap/>
            <w:hideMark/>
          </w:tcPr>
          <w:p w14:paraId="2F359B58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Synodont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369550DE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</w:p>
        </w:tc>
        <w:tc>
          <w:tcPr>
            <w:tcW w:w="1440" w:type="dxa"/>
            <w:noWrap/>
            <w:hideMark/>
          </w:tcPr>
          <w:p w14:paraId="194C1C95" w14:textId="608703B8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</w:tr>
      <w:tr w:rsidR="00455B1D" w:rsidRPr="009D599E" w14:paraId="649ABD89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1D7D7A27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octopuses</w:t>
            </w:r>
            <w:proofErr w:type="gramEnd"/>
          </w:p>
        </w:tc>
        <w:tc>
          <w:tcPr>
            <w:tcW w:w="2790" w:type="dxa"/>
            <w:noWrap/>
            <w:hideMark/>
          </w:tcPr>
          <w:p w14:paraId="71C3EB94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unidentified</w:t>
            </w:r>
            <w:proofErr w:type="gramEnd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Octopoda</w:t>
            </w:r>
            <w:proofErr w:type="spellEnd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families</w:t>
            </w:r>
          </w:p>
        </w:tc>
        <w:tc>
          <w:tcPr>
            <w:tcW w:w="1710" w:type="dxa"/>
            <w:noWrap/>
            <w:hideMark/>
          </w:tcPr>
          <w:p w14:paraId="04317C90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79845416" w14:textId="77777777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t>+</w:t>
            </w:r>
          </w:p>
        </w:tc>
      </w:tr>
      <w:tr w:rsidR="00455B1D" w:rsidRPr="009D599E" w14:paraId="075A0655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1F662031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squids</w:t>
            </w:r>
            <w:proofErr w:type="gramEnd"/>
          </w:p>
        </w:tc>
        <w:tc>
          <w:tcPr>
            <w:tcW w:w="2790" w:type="dxa"/>
            <w:noWrap/>
            <w:hideMark/>
          </w:tcPr>
          <w:p w14:paraId="2BEDAF19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unidentified</w:t>
            </w:r>
            <w:proofErr w:type="gramEnd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Teuthida</w:t>
            </w:r>
            <w:proofErr w:type="spellEnd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families</w:t>
            </w:r>
          </w:p>
        </w:tc>
        <w:tc>
          <w:tcPr>
            <w:tcW w:w="1710" w:type="dxa"/>
            <w:noWrap/>
            <w:hideMark/>
          </w:tcPr>
          <w:p w14:paraId="58632DDE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6FE38B0B" w14:textId="77777777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t>+</w:t>
            </w:r>
          </w:p>
        </w:tc>
      </w:tr>
      <w:tr w:rsidR="00455B1D" w:rsidRPr="009D599E" w14:paraId="1CDBE302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23B19C8F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wrasses</w:t>
            </w:r>
            <w:proofErr w:type="gramEnd"/>
          </w:p>
        </w:tc>
        <w:tc>
          <w:tcPr>
            <w:tcW w:w="2790" w:type="dxa"/>
            <w:noWrap/>
            <w:hideMark/>
          </w:tcPr>
          <w:p w14:paraId="6FCFDDD5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Labr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147E23F3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</w:p>
        </w:tc>
        <w:tc>
          <w:tcPr>
            <w:tcW w:w="1440" w:type="dxa"/>
            <w:noWrap/>
            <w:hideMark/>
          </w:tcPr>
          <w:p w14:paraId="4635E696" w14:textId="4FC6AB2A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,54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Cite&gt;&lt;Author&gt;Treasurer&lt;/Author&gt;&lt;Year&gt;1997&lt;/Year&gt;&lt;RecNum&gt;1215&lt;/RecNum&gt;&lt;record&gt;&lt;rec-number&gt;1215&lt;/rec-number&gt;&lt;foreign-keys&gt;&lt;key app="EN" db-id="pftrxr2wmwzfa9eas9exsdvjv09z09ftta02"&gt;1215&lt;/key&gt;&lt;/foreign-keys&gt;&lt;ref-type name="Journal Article"&gt;17&lt;/ref-type&gt;&lt;contributors&gt;&lt;authors&gt;&lt;author&gt;Treasurer, J. W.&lt;/author&gt;&lt;/authors&gt;&lt;/contributors&gt;&lt;titles&gt;&lt;title&gt;Parasites of wrasse (Labridae) in inshore waters of west Scotland stocked as cleaner fish of sea lice (Caligidae) on farmed Atlantic salmon&lt;/title&gt;&lt;secondary-title&gt;Journal of Fish Biology&lt;/secondary-title&gt;&lt;/titles&gt;&lt;periodical&gt;&lt;full-title&gt;Journal of Fish Biology&lt;/full-title&gt;&lt;abbr-1&gt;J. Fish Biol.&lt;/abbr-1&gt;&lt;/periodical&gt;&lt;pages&gt;895-899&lt;/pages&gt;&lt;volume&gt;50&lt;/volume&gt;&lt;number&gt;4&lt;/number&gt;&lt;dates&gt;&lt;year&gt;1997&lt;/year&gt;&lt;/dates&gt;&lt;publisher&gt;Wiley Online Library&lt;/publisher&gt;&lt;isbn&gt;1095-8649&lt;/isbn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,</w:t>
            </w:r>
            <w:hyperlink w:anchor="_ENREF_54" w:tooltip="Treasurer, 1997 #1215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</w:tr>
      <w:tr w:rsidR="00455B1D" w:rsidRPr="009D599E" w14:paraId="058143DC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3AA08763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goatfishes</w:t>
            </w:r>
            <w:proofErr w:type="gramEnd"/>
          </w:p>
        </w:tc>
        <w:tc>
          <w:tcPr>
            <w:tcW w:w="2790" w:type="dxa"/>
            <w:noWrap/>
            <w:hideMark/>
          </w:tcPr>
          <w:p w14:paraId="3B76BBA1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Mull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5508E116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</w:p>
        </w:tc>
        <w:tc>
          <w:tcPr>
            <w:tcW w:w="1440" w:type="dxa"/>
            <w:noWrap/>
            <w:hideMark/>
          </w:tcPr>
          <w:p w14:paraId="50AFDB6A" w14:textId="2EDD8C50" w:rsidR="00455B1D" w:rsidRPr="00726808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70EFEFD4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4B14F3F0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bonefishes</w:t>
            </w:r>
            <w:proofErr w:type="gramEnd"/>
          </w:p>
        </w:tc>
        <w:tc>
          <w:tcPr>
            <w:tcW w:w="2790" w:type="dxa"/>
            <w:noWrap/>
            <w:hideMark/>
          </w:tcPr>
          <w:p w14:paraId="7DDF0DAF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Albul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711CE80F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7CFF8074" w14:textId="71794E69" w:rsidR="00455B1D" w:rsidRPr="00726808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374D5335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3FD08470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eedlefishes</w:t>
            </w:r>
            <w:proofErr w:type="gramEnd"/>
          </w:p>
        </w:tc>
        <w:tc>
          <w:tcPr>
            <w:tcW w:w="2790" w:type="dxa"/>
            <w:noWrap/>
            <w:hideMark/>
          </w:tcPr>
          <w:p w14:paraId="3D75903C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Belon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622B1594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29E7A90E" w14:textId="0D27C178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7B76D02D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2C7DD8EB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jacks</w:t>
            </w:r>
            <w:proofErr w:type="gramEnd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and pompanos</w:t>
            </w:r>
          </w:p>
        </w:tc>
        <w:tc>
          <w:tcPr>
            <w:tcW w:w="2790" w:type="dxa"/>
            <w:noWrap/>
            <w:hideMark/>
          </w:tcPr>
          <w:p w14:paraId="72F77FD7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Carang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1BF05E75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6F647203" w14:textId="324124ED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,55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Cite&gt;&lt;Author&gt;Moravec&lt;/Author&gt;&lt;Year&gt;2007&lt;/Year&gt;&lt;RecNum&gt;1212&lt;/RecNum&gt;&lt;record&gt;&lt;rec-number&gt;1212&lt;/rec-number&gt;&lt;foreign-keys&gt;&lt;key app="EN" db-id="pftrxr2wmwzfa9eas9exsdvjv09z09ftta02"&gt;1212&lt;/key&gt;&lt;/foreign-keys&gt;&lt;ref-type name="Journal Article"&gt;17&lt;/ref-type&gt;&lt;contributors&gt;&lt;authors&gt;&lt;author&gt;Moravec, F&lt;/author&gt;&lt;author&gt;Justine, JL&lt;/author&gt;&lt;/authors&gt;&lt;/contributors&gt;&lt;titles&gt;&lt;title&gt;&lt;style face="normal" font="default" size="100%"&gt;Redescription of &lt;/style&gt;&lt;style face="italic" font="default" size="100%"&gt;Metabronema magnum&lt;/style&gt;&lt;style face="normal" font="default" size="100%"&gt; (Nematoda: Cystidicolidae), a swimbladder parasite of the carangid fish &lt;/style&gt;&lt;style face="italic" font="default" size="100%"&gt;Gnathanodon speciosus&lt;/style&gt;&lt;style face="normal" font="default" size="100%"&gt; off New Caledonia&lt;/style&gt;&lt;/title&gt;&lt;secondary-title&gt;Folia Parasitologica&lt;/secondary-title&gt;&lt;/titles&gt;&lt;periodical&gt;&lt;full-title&gt;Folia Parasitologica&lt;/full-title&gt;&lt;abbr-1&gt;Folia Parasitol. (Praha).&lt;/abbr-1&gt;&lt;abbr-2&gt;Folia Parasitol (Praha)&lt;/abbr-2&gt;&lt;/periodical&gt;&lt;pages&gt;293&lt;/pages&gt;&lt;volume&gt;54&lt;/volume&gt;&lt;number&gt;4&lt;/number&gt;&lt;dates&gt;&lt;year&gt;2007&lt;/year&gt;&lt;/dates&gt;&lt;publisher&gt;INSTITUTE OF PARASITOLOGY CZECHOSLOVAK ACADEMY OF&lt;/publisher&gt;&lt;isbn&gt;0015-5683&lt;/isbn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,</w:t>
            </w:r>
            <w:hyperlink w:anchor="_ENREF_55" w:tooltip="Moravec, 2007 #1212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6E487B03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181D4E8D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herrings</w:t>
            </w:r>
            <w:proofErr w:type="gramEnd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, shads, sardines, menhadens</w:t>
            </w:r>
          </w:p>
        </w:tc>
        <w:tc>
          <w:tcPr>
            <w:tcW w:w="2790" w:type="dxa"/>
            <w:noWrap/>
            <w:hideMark/>
          </w:tcPr>
          <w:p w14:paraId="375B48F8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Clupe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440B3274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7C9B563E" w14:textId="0E6462BD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,56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Cite&gt;&lt;Author&gt;Fänge&lt;/Author&gt;&lt;Year&gt;1983&lt;/Year&gt;&lt;RecNum&gt;1214&lt;/RecNum&gt;&lt;record&gt;&lt;rec-number&gt;1214&lt;/rec-number&gt;&lt;foreign-keys&gt;&lt;key app="EN" db-id="pftrxr2wmwzfa9eas9exsdvjv09z09ftta02"&gt;1214&lt;/key&gt;&lt;/foreign-keys&gt;&lt;ref-type name="Journal Article"&gt;17&lt;/ref-type&gt;&lt;contributors&gt;&lt;authors&gt;&lt;author&gt;Fänge, R&lt;/author&gt;&lt;/authors&gt;&lt;/contributors&gt;&lt;titles&gt;&lt;title&gt;Gas exchange in fish swim bladder&lt;/title&gt;&lt;secondary-title&gt;Reviews of Physiology Biochemistry and Pharmacology&lt;/secondary-title&gt;&lt;/titles&gt;&lt;periodical&gt;&lt;full-title&gt;Reviews of Physiology Biochemistry and Pharmacology&lt;/full-title&gt;&lt;abbr-1&gt;Rev. Physiol. Biochem. Pharmacol.&lt;/abbr-1&gt;&lt;abbr-2&gt;Rev Physiol Biochem Pharmacol&lt;/abbr-2&gt;&lt;abbr-3&gt;Reviews of Physiology Biochemistry &amp;amp; Pharmacology&lt;/abbr-3&gt;&lt;/periodical&gt;&lt;pages&gt;111-158&lt;/pages&gt;&lt;volume&gt;97&lt;/volume&gt;&lt;dates&gt;&lt;year&gt;1983&lt;/year&gt;&lt;/dates&gt;&lt;publisher&gt;Springer&lt;/publisher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,</w:t>
            </w:r>
            <w:hyperlink w:anchor="_ENREF_56" w:tooltip="Fänge, 1983 #1214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13D0076B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6DA410E8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halfbeaks</w:t>
            </w:r>
            <w:proofErr w:type="gramEnd"/>
          </w:p>
        </w:tc>
        <w:tc>
          <w:tcPr>
            <w:tcW w:w="2790" w:type="dxa"/>
            <w:noWrap/>
            <w:hideMark/>
          </w:tcPr>
          <w:p w14:paraId="4A2986FF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Hemiramph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362CC213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6E1E19C8" w14:textId="188C3EEE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,57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Cite&gt;&lt;Author&gt;Collette&lt;/Author&gt;&lt;Year&gt;1986&lt;/Year&gt;&lt;RecNum&gt;1213&lt;/RecNum&gt;&lt;record&gt;&lt;rec-number&gt;1213&lt;/rec-number&gt;&lt;foreign-keys&gt;&lt;key app="EN" db-id="pftrxr2wmwzfa9eas9exsdvjv09z09ftta02"&gt;1213&lt;/key&gt;&lt;/foreign-keys&gt;&lt;ref-type name="Journal Article"&gt;17&lt;/ref-type&gt;&lt;contributors&gt;&lt;authors&gt;&lt;author&gt;Collette, BB&lt;/author&gt;&lt;author&gt;Su, J&lt;/author&gt;&lt;/authors&gt;&lt;/contributors&gt;&lt;titles&gt;&lt;title&gt;The halfbeaks (Pisces, Beloniformes, Hemiramphidae) of the far east&lt;/title&gt;&lt;secondary-title&gt;Proceedings of the Academy of Natural Sciences of Philadelphia&lt;/secondary-title&gt;&lt;/titles&gt;&lt;periodical&gt;&lt;full-title&gt;Proceedings of the Academy of Natural Sciences of Philadelphia&lt;/full-title&gt;&lt;abbr-1&gt;Proc. Acad. Nat. Sci. Phila.&lt;/abbr-1&gt;&lt;/periodical&gt;&lt;pages&gt;250-302&lt;/pages&gt;&lt;dates&gt;&lt;year&gt;1986&lt;/year&gt;&lt;/dates&gt;&lt;publisher&gt;Academy of Natural Sciences of Philadelphia&lt;/publisher&gt;&lt;isbn&gt;0097-3157&lt;/isbn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,</w:t>
            </w:r>
            <w:hyperlink w:anchor="_ENREF_57" w:tooltip="Collette, 1986 #1213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7AF4B717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2EB94DCB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filefishes</w:t>
            </w:r>
            <w:proofErr w:type="gramEnd"/>
          </w:p>
        </w:tc>
        <w:tc>
          <w:tcPr>
            <w:tcW w:w="2790" w:type="dxa"/>
            <w:noWrap/>
            <w:hideMark/>
          </w:tcPr>
          <w:p w14:paraId="15EA27E2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Monacanth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5308D959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158719C7" w14:textId="3E3EFFA8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,56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Cite&gt;&lt;Author&gt;Fänge&lt;/Author&gt;&lt;Year&gt;1983&lt;/Year&gt;&lt;RecNum&gt;1214&lt;/RecNum&gt;&lt;record&gt;&lt;rec-number&gt;1214&lt;/rec-number&gt;&lt;foreign-keys&gt;&lt;key app="EN" db-id="pftrxr2wmwzfa9eas9exsdvjv09z09ftta02"&gt;1214&lt;/key&gt;&lt;/foreign-keys&gt;&lt;ref-type name="Journal Article"&gt;17&lt;/ref-type&gt;&lt;contributors&gt;&lt;authors&gt;&lt;author&gt;Fänge, R&lt;/author&gt;&lt;/authors&gt;&lt;/contributors&gt;&lt;titles&gt;&lt;title&gt;Gas exchange in fish swim bladder&lt;/title&gt;&lt;secondary-title&gt;Reviews of Physiology Biochemistry and Pharmacology&lt;/secondary-title&gt;&lt;/titles&gt;&lt;periodical&gt;&lt;full-title&gt;Reviews of Physiology Biochemistry and Pharmacology&lt;/full-title&gt;&lt;abbr-1&gt;Rev. Physiol. Biochem. Pharmacol.&lt;/abbr-1&gt;&lt;abbr-2&gt;Rev Physiol Biochem Pharmacol&lt;/abbr-2&gt;&lt;abbr-3&gt;Reviews of Physiology Biochemistry &amp;amp; Pharmacology&lt;/abbr-3&gt;&lt;/periodical&gt;&lt;pages&gt;111-158&lt;/pages&gt;&lt;volume&gt;97&lt;/volume&gt;&lt;dates&gt;&lt;year&gt;1983&lt;/year&gt;&lt;/dates&gt;&lt;publisher&gt;Springer&lt;/publisher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,</w:t>
            </w:r>
            <w:hyperlink w:anchor="_ENREF_56" w:tooltip="Fänge, 1983 #1214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715CB404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1920D85B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mullets</w:t>
            </w:r>
            <w:proofErr w:type="gramEnd"/>
          </w:p>
        </w:tc>
        <w:tc>
          <w:tcPr>
            <w:tcW w:w="2790" w:type="dxa"/>
            <w:noWrap/>
            <w:hideMark/>
          </w:tcPr>
          <w:p w14:paraId="1C18DD39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Mugil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00EB9619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68E9EE02" w14:textId="4C6B7084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</w:tr>
      <w:tr w:rsidR="00455B1D" w:rsidRPr="009D599E" w14:paraId="09C9E86B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0C72FB56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snake</w:t>
            </w:r>
            <w:proofErr w:type="gramEnd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eels</w:t>
            </w:r>
          </w:p>
        </w:tc>
        <w:tc>
          <w:tcPr>
            <w:tcW w:w="2790" w:type="dxa"/>
            <w:noWrap/>
            <w:hideMark/>
          </w:tcPr>
          <w:p w14:paraId="3220CBB7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Ophichth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2F33EB2C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75D1B998" w14:textId="2F613125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,58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Cite&gt;&lt;Author&gt;McCosker&lt;/Author&gt;&lt;Year&gt;2001&lt;/Year&gt;&lt;RecNum&gt;1216&lt;/RecNum&gt;&lt;record&gt;&lt;rec-number&gt;1216&lt;/rec-number&gt;&lt;foreign-keys&gt;&lt;key app="EN" db-id="pftrxr2wmwzfa9eas9exsdvjv09z09ftta02"&gt;1216&lt;/key&gt;&lt;/foreign-keys&gt;&lt;ref-type name="Journal Article"&gt;17&lt;/ref-type&gt;&lt;contributors&gt;&lt;authors&gt;&lt;author&gt;McCosker, JE&lt;/author&gt;&lt;author&gt;Robertson, DR&lt;/author&gt;&lt;/authors&gt;&lt;/contributors&gt;&lt;titles&gt;&lt;title&gt;&lt;style face="italic" font="default" size="100%"&gt;Aplatophis zorro&lt;/style&gt;&lt;style face="normal" font="default" size="100%"&gt;, a new species of eastern Pacific snake-eel, with comments on New World ophichthid distributions (Anguilliformes: Ophichthidae)&lt;/style&gt;&lt;/title&gt;&lt;secondary-title&gt;Revista de Biologia Tropical&lt;/secondary-title&gt;&lt;/titles&gt;&lt;periodical&gt;&lt;full-title&gt;Revista de Biologia Tropical&lt;/full-title&gt;&lt;abbr-1&gt;Rev. Biol. Trop.&lt;/abbr-1&gt;&lt;abbr-2&gt;Rev Biol Trop&lt;/abbr-2&gt;&lt;/periodical&gt;&lt;pages&gt;13-20&lt;/pages&gt;&lt;volume&gt;49&lt;/volume&gt;&lt;dates&gt;&lt;year&gt;2001&lt;/year&gt;&lt;/dates&gt;&lt;publisher&gt;Universidad de Costa Rica; 1998&lt;/publisher&gt;&lt;isbn&gt;0034-7744&lt;/isbn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,</w:t>
            </w:r>
            <w:hyperlink w:anchor="_ENREF_58" w:tooltip="McCosker, 2001 #1216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3D7A2CF9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21E60F70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eeltail</w:t>
            </w:r>
            <w:proofErr w:type="spellEnd"/>
            <w:proofErr w:type="gramEnd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catfishes</w:t>
            </w:r>
          </w:p>
        </w:tc>
        <w:tc>
          <w:tcPr>
            <w:tcW w:w="2790" w:type="dxa"/>
            <w:noWrap/>
            <w:hideMark/>
          </w:tcPr>
          <w:p w14:paraId="11EB08DE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Plotos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00BFE393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5C8A3759" w14:textId="2CCE2206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42C939F3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131C1105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bluefishes</w:t>
            </w:r>
            <w:proofErr w:type="gramEnd"/>
          </w:p>
        </w:tc>
        <w:tc>
          <w:tcPr>
            <w:tcW w:w="2790" w:type="dxa"/>
            <w:noWrap/>
            <w:hideMark/>
          </w:tcPr>
          <w:p w14:paraId="36C5A803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Pomatom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57CB4199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2BA06180" w14:textId="31152ACE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,56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Cite&gt;&lt;Author&gt;Fänge&lt;/Author&gt;&lt;Year&gt;1983&lt;/Year&gt;&lt;RecNum&gt;1214&lt;/RecNum&gt;&lt;record&gt;&lt;rec-number&gt;1214&lt;/rec-number&gt;&lt;foreign-keys&gt;&lt;key app="EN" db-id="pftrxr2wmwzfa9eas9exsdvjv09z09ftta02"&gt;1214&lt;/key&gt;&lt;/foreign-keys&gt;&lt;ref-type name="Journal Article"&gt;17&lt;/ref-type&gt;&lt;contributors&gt;&lt;authors&gt;&lt;author&gt;Fänge, R&lt;/author&gt;&lt;/authors&gt;&lt;/contributors&gt;&lt;titles&gt;&lt;title&gt;Gas exchange in fish swim bladder&lt;/title&gt;&lt;secondary-title&gt;Reviews of Physiology Biochemistry and Pharmacology&lt;/secondary-title&gt;&lt;/titles&gt;&lt;periodical&gt;&lt;full-title&gt;Reviews of Physiology Biochemistry and Pharmacology&lt;/full-title&gt;&lt;abbr-1&gt;Rev. Physiol. Biochem. Pharmacol.&lt;/abbr-1&gt;&lt;abbr-2&gt;Rev Physiol Biochem Pharmacol&lt;/abbr-2&gt;&lt;abbr-3&gt;Reviews of Physiology Biochemistry &amp;amp; Pharmacology&lt;/abbr-3&gt;&lt;/periodical&gt;&lt;pages&gt;111-158&lt;/pages&gt;&lt;volume&gt;97&lt;/volume&gt;&lt;dates&gt;&lt;year&gt;1983&lt;/year&gt;&lt;/dates&gt;&lt;publisher&gt;Springer&lt;/publisher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,</w:t>
            </w:r>
            <w:hyperlink w:anchor="_ENREF_56" w:tooltip="Fänge, 1983 #1214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3C0750C5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3CC0FFEF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dottybacks</w:t>
            </w:r>
            <w:proofErr w:type="spellEnd"/>
            <w:proofErr w:type="gramEnd"/>
          </w:p>
        </w:tc>
        <w:tc>
          <w:tcPr>
            <w:tcW w:w="2790" w:type="dxa"/>
            <w:noWrap/>
            <w:hideMark/>
          </w:tcPr>
          <w:p w14:paraId="532759CD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Pseudochrom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27ACEF7B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306C0BA4" w14:textId="74F327CC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64305788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7FB26643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scats</w:t>
            </w:r>
            <w:proofErr w:type="gramEnd"/>
          </w:p>
        </w:tc>
        <w:tc>
          <w:tcPr>
            <w:tcW w:w="2790" w:type="dxa"/>
            <w:noWrap/>
            <w:hideMark/>
          </w:tcPr>
          <w:p w14:paraId="7A0A0A3A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Scatophag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6E3756DE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5C0C6FF8" w14:textId="5D6AE48E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26980B85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2D9ADF77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tuna</w:t>
            </w:r>
            <w:proofErr w:type="gramEnd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, mackerels, and bonitos</w:t>
            </w:r>
          </w:p>
        </w:tc>
        <w:tc>
          <w:tcPr>
            <w:tcW w:w="2790" w:type="dxa"/>
            <w:noWrap/>
            <w:hideMark/>
          </w:tcPr>
          <w:p w14:paraId="297B90A7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Scombr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046927E5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512C2BC5" w14:textId="689B71E5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077E97EB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31FEB6D2" w14:textId="2E6D478B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sea</w:t>
            </w:r>
            <w:proofErr w:type="gramEnd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basses</w:t>
            </w:r>
          </w:p>
        </w:tc>
        <w:tc>
          <w:tcPr>
            <w:tcW w:w="2790" w:type="dxa"/>
            <w:noWrap/>
            <w:hideMark/>
          </w:tcPr>
          <w:p w14:paraId="13B87766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Serran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26C9471E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12BA132E" w14:textId="0CDB1287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29513392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1E96BB6F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abbitfishes</w:t>
            </w:r>
            <w:proofErr w:type="spellEnd"/>
            <w:proofErr w:type="gramEnd"/>
          </w:p>
        </w:tc>
        <w:tc>
          <w:tcPr>
            <w:tcW w:w="2790" w:type="dxa"/>
            <w:noWrap/>
            <w:hideMark/>
          </w:tcPr>
          <w:p w14:paraId="17A1597C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Sigan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23F29A74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2D1C14A8" w14:textId="77777777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</w:tr>
      <w:tr w:rsidR="00455B1D" w:rsidRPr="009D599E" w14:paraId="5EF0C18D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2B3426E8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smelt</w:t>
            </w:r>
            <w:proofErr w:type="gramEnd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-</w:t>
            </w: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whitings</w:t>
            </w:r>
            <w:proofErr w:type="spellEnd"/>
          </w:p>
        </w:tc>
        <w:tc>
          <w:tcPr>
            <w:tcW w:w="2790" w:type="dxa"/>
            <w:noWrap/>
            <w:hideMark/>
          </w:tcPr>
          <w:p w14:paraId="0AC554F9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Sillagin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4F597AE5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36CC8400" w14:textId="77777777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>
                <w:fldData xml:space="preserve">PEVuZE5vdGU+PENpdGU+PEF1dGhvcj5Ub21pbmFnYTwvQXV0aG9yPjxZZWFyPjE5OTY8L1llYXI+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>
                <w:fldData xml:space="preserve">PEVuZE5vdGU+PENpdGU+PEF1dGhvcj5Ub21pbmFnYTwvQXV0aG9yPjxZZWFyPjE5OTY8L1llYXI+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,</w:t>
            </w:r>
            <w:hyperlink w:anchor="_ENREF_60" w:tooltip="Battaglene, 1994 #1218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6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,</w:t>
            </w:r>
            <w:hyperlink w:anchor="_ENREF_61" w:tooltip="McKay, 1992 #1219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6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37138C78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553E17FC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porgies</w:t>
            </w:r>
            <w:proofErr w:type="gramEnd"/>
          </w:p>
        </w:tc>
        <w:tc>
          <w:tcPr>
            <w:tcW w:w="2790" w:type="dxa"/>
            <w:noWrap/>
            <w:hideMark/>
          </w:tcPr>
          <w:p w14:paraId="4A2B0F9D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Spar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7102D78B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1513E3B6" w14:textId="1A186A9D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74F40AEB" w14:textId="77777777" w:rsidTr="00695624">
        <w:trPr>
          <w:trHeight w:val="300"/>
        </w:trPr>
        <w:tc>
          <w:tcPr>
            <w:tcW w:w="3255" w:type="dxa"/>
            <w:noWrap/>
            <w:hideMark/>
          </w:tcPr>
          <w:p w14:paraId="040098C9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grunters</w:t>
            </w:r>
            <w:proofErr w:type="gramEnd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tigerperches</w:t>
            </w:r>
            <w:proofErr w:type="spellEnd"/>
          </w:p>
        </w:tc>
        <w:tc>
          <w:tcPr>
            <w:tcW w:w="2790" w:type="dxa"/>
            <w:noWrap/>
            <w:hideMark/>
          </w:tcPr>
          <w:p w14:paraId="25F20B8C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Terapont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51B1B9FF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2A39580F" w14:textId="73F360FF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Tominaga&lt;/Author&gt;&lt;Year&gt;1996&lt;/Year&gt;&lt;RecNum&gt;1211&lt;/RecNum&gt;&lt;DisplayText&gt;[52]&lt;/DisplayText&gt;&lt;record&gt;&lt;rec-number&gt;1211&lt;/rec-number&gt;&lt;foreign-keys&gt;&lt;key app="EN" db-id="pftrxr2wmwzfa9eas9exsdvjv09z09ftta02"&gt;1211&lt;/key&gt;&lt;/foreign-keys&gt;&lt;ref-type name="Book"&gt;6&lt;/ref-type&gt;&lt;contributors&gt;&lt;authors&gt;&lt;author&gt;Tominaga, Y&lt;/author&gt;&lt;author&gt;Sakamoto, K&lt;/author&gt;&lt;author&gt;Matsuura, K&lt;/author&gt;&lt;/authors&gt;&lt;/contributors&gt;&lt;titles&gt;&lt;title&gt;Posterior extension of the swimbladder in percoid fishes, with a literature survey of other teleosts&lt;/title&gt;&lt;/titles&gt;&lt;dates&gt;&lt;year&gt;1996&lt;/year&gt;&lt;/dates&gt;&lt;pub-location&gt;Tokyo&lt;/pub-location&gt;&lt;publisher&gt;University Museum, University of Tokyo&lt;/publisher&gt;&lt;urls&gt;&lt;related-urls&gt;&lt;url&gt;http://books.google.com/books?id=llImGQAACAAJ&lt;/url&gt;&lt;/related-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52" w:tooltip="Tominaga, 1996 #1211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5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455B1D" w:rsidRPr="009D599E" w14:paraId="63A667BE" w14:textId="77777777" w:rsidTr="00695624">
        <w:trPr>
          <w:trHeight w:val="320"/>
        </w:trPr>
        <w:tc>
          <w:tcPr>
            <w:tcW w:w="3255" w:type="dxa"/>
            <w:noWrap/>
            <w:hideMark/>
          </w:tcPr>
          <w:p w14:paraId="5153C08C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gram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puffers</w:t>
            </w:r>
            <w:proofErr w:type="gramEnd"/>
          </w:p>
        </w:tc>
        <w:tc>
          <w:tcPr>
            <w:tcW w:w="2790" w:type="dxa"/>
            <w:noWrap/>
            <w:hideMark/>
          </w:tcPr>
          <w:p w14:paraId="150E9959" w14:textId="77777777" w:rsidR="00455B1D" w:rsidRPr="009D599E" w:rsidRDefault="00455B1D" w:rsidP="00695624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Tetraodontidae</w:t>
            </w:r>
            <w:proofErr w:type="spellEnd"/>
          </w:p>
        </w:tc>
        <w:tc>
          <w:tcPr>
            <w:tcW w:w="1710" w:type="dxa"/>
            <w:noWrap/>
            <w:hideMark/>
          </w:tcPr>
          <w:p w14:paraId="6C1DA0AE" w14:textId="77777777" w:rsidR="00455B1D" w:rsidRPr="009D599E" w:rsidRDefault="00455B1D" w:rsidP="00695624">
            <w:pPr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1440" w:type="dxa"/>
            <w:noWrap/>
            <w:hideMark/>
          </w:tcPr>
          <w:p w14:paraId="47AA19A3" w14:textId="67CCA6DC" w:rsidR="00455B1D" w:rsidRPr="009D599E" w:rsidRDefault="00455B1D" w:rsidP="00695624">
            <w:pPr>
              <w:ind w:left="72" w:firstLineChars="200" w:firstLine="40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instrText xml:space="preserve"> ADDIN EN.CITE &lt;EndNote&gt;&lt;Cite&gt;&lt;Author&gt;Green&lt;/Author&gt;&lt;Year&gt;1984&lt;/Year&gt;&lt;RecNum&gt;1220&lt;/RecNum&gt;&lt;DisplayText&gt;[62]&lt;/DisplayText&gt;&lt;record&gt;&lt;rec-number&gt;1220&lt;/rec-number&gt;&lt;foreign-keys&gt;&lt;key app="EN" db-id="pftrxr2wmwzfa9eas9exsdvjv09z09ftta02"&gt;1220&lt;/key&gt;&lt;/foreign-keys&gt;&lt;ref-type name="Journal Article"&gt;17&lt;/ref-type&gt;&lt;contributors&gt;&lt;authors&gt;&lt;author&gt;Green, SL&lt;/author&gt;&lt;/authors&gt;&lt;/contributors&gt;&lt;titles&gt;&lt;title&gt;&lt;style face="normal" font="default" size="100%"&gt;Ultrastructure and innervation of the swimbladder of T&lt;/style&gt;&lt;style face="italic" font="default" size="100%"&gt;etractenos glaber&lt;/style&gt;&lt;style face="normal" font="default" size="100%"&gt; (Tetraodontidae)&lt;/style&gt;&lt;/title&gt;&lt;secondary-title&gt;Cell and Tissue Research&lt;/secondary-title&gt;&lt;/titles&gt;&lt;periodical&gt;&lt;full-title&gt;Cell and Tissue Research&lt;/full-title&gt;&lt;abbr-1&gt;Cell Tissue Res.&lt;/abbr-1&gt;&lt;abbr-2&gt;Cell Tissue Res&lt;/abbr-2&gt;&lt;abbr-3&gt;Cell &amp;amp; Tissue Research&lt;/abbr-3&gt;&lt;/periodical&gt;&lt;pages&gt;277-284&lt;/pages&gt;&lt;volume&gt;237&lt;/volume&gt;&lt;number&gt;2&lt;/number&gt;&lt;dates&gt;&lt;year&gt;1984&lt;/year&gt;&lt;/dates&gt;&lt;publisher&gt;Springer&lt;/publisher&gt;&lt;isbn&gt;0302-766X&lt;/isbn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62" w:tooltip="Green, 1984 #1220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vertAlign w:val="superscript"/>
                </w:rPr>
                <w:t>6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fldChar w:fldCharType="end"/>
            </w:r>
            <w:r w:rsidRPr="009D599E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</w:tr>
    </w:tbl>
    <w:p w14:paraId="7B56F2B3" w14:textId="77777777" w:rsidR="00035EF3" w:rsidRPr="00455B1D" w:rsidRDefault="00035EF3" w:rsidP="00455B1D"/>
    <w:sectPr w:rsidR="00035EF3" w:rsidRPr="00455B1D" w:rsidSect="0091351C">
      <w:headerReference w:type="default" r:id="rId8"/>
      <w:footerReference w:type="default" r:id="rId9"/>
      <w:pgSz w:w="12240" w:h="15840"/>
      <w:pgMar w:top="1440" w:right="1440" w:bottom="1440" w:left="1440" w:header="0" w:footer="792" w:gutter="0"/>
      <w:lnNumType w:countBy="1" w:restart="continuous"/>
      <w:cols w:space="720"/>
      <w:noEndnote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98AE0C0" w14:textId="77777777" w:rsidR="00260E3B" w:rsidRDefault="00260E3B" w:rsidP="00260E3B">
      <w:r>
        <w:separator/>
      </w:r>
    </w:p>
  </w:endnote>
  <w:endnote w:type="continuationSeparator" w:id="0">
    <w:p w14:paraId="64496623" w14:textId="77777777" w:rsidR="00260E3B" w:rsidRDefault="00260E3B" w:rsidP="00260E3B">
      <w:r>
        <w:continuationSeparator/>
      </w:r>
    </w:p>
  </w:endnote>
  <w:endnote w:type="continuationNotice" w:id="1">
    <w:p w14:paraId="76488C99" w14:textId="77777777" w:rsidR="00260E3B" w:rsidRDefault="00260E3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BA2BD5" w14:textId="144E5992" w:rsidR="00260E3B" w:rsidRDefault="00260E3B" w:rsidP="008E2E09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5D2513">
      <w:rPr>
        <w:rStyle w:val="PageNumber"/>
        <w:noProof/>
      </w:rPr>
      <w:t>1</w:t>
    </w:r>
    <w:r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2C92A51" w14:textId="77777777" w:rsidR="00260E3B" w:rsidRDefault="00260E3B" w:rsidP="00260E3B">
      <w:r>
        <w:separator/>
      </w:r>
    </w:p>
  </w:footnote>
  <w:footnote w:type="continuationSeparator" w:id="0">
    <w:p w14:paraId="64985E5C" w14:textId="77777777" w:rsidR="00260E3B" w:rsidRDefault="00260E3B" w:rsidP="00260E3B">
      <w:r>
        <w:continuationSeparator/>
      </w:r>
    </w:p>
  </w:footnote>
  <w:footnote w:type="continuationNotice" w:id="1">
    <w:p w14:paraId="7C9DB526" w14:textId="77777777" w:rsidR="00260E3B" w:rsidRDefault="00260E3B"/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AF45D9A" w14:textId="77777777" w:rsidR="00260E3B" w:rsidRDefault="00260E3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25DAF"/>
    <w:rsid w:val="00003E7C"/>
    <w:rsid w:val="00026533"/>
    <w:rsid w:val="00035EF3"/>
    <w:rsid w:val="000D6AFA"/>
    <w:rsid w:val="00147968"/>
    <w:rsid w:val="0015232A"/>
    <w:rsid w:val="0018042B"/>
    <w:rsid w:val="0019607E"/>
    <w:rsid w:val="001A3247"/>
    <w:rsid w:val="001B5208"/>
    <w:rsid w:val="00260E3B"/>
    <w:rsid w:val="002829FA"/>
    <w:rsid w:val="002934D5"/>
    <w:rsid w:val="002F1931"/>
    <w:rsid w:val="0032210F"/>
    <w:rsid w:val="00353D78"/>
    <w:rsid w:val="00373807"/>
    <w:rsid w:val="003918D1"/>
    <w:rsid w:val="003E287D"/>
    <w:rsid w:val="00455B1D"/>
    <w:rsid w:val="004D573B"/>
    <w:rsid w:val="004F6886"/>
    <w:rsid w:val="005877E2"/>
    <w:rsid w:val="005D2513"/>
    <w:rsid w:val="005F7DC5"/>
    <w:rsid w:val="00646086"/>
    <w:rsid w:val="006A015E"/>
    <w:rsid w:val="00706193"/>
    <w:rsid w:val="007429A2"/>
    <w:rsid w:val="007504E1"/>
    <w:rsid w:val="008249F1"/>
    <w:rsid w:val="00825DAF"/>
    <w:rsid w:val="008478AD"/>
    <w:rsid w:val="00855AC0"/>
    <w:rsid w:val="008735E0"/>
    <w:rsid w:val="009B3150"/>
    <w:rsid w:val="00A652A6"/>
    <w:rsid w:val="00A77404"/>
    <w:rsid w:val="00AA643C"/>
    <w:rsid w:val="00AB4BC8"/>
    <w:rsid w:val="00B03732"/>
    <w:rsid w:val="00B8030B"/>
    <w:rsid w:val="00BB4398"/>
    <w:rsid w:val="00C174DF"/>
    <w:rsid w:val="00C54056"/>
    <w:rsid w:val="00C8530D"/>
    <w:rsid w:val="00D1675E"/>
    <w:rsid w:val="00D6615F"/>
    <w:rsid w:val="00E57531"/>
    <w:rsid w:val="00E630F6"/>
    <w:rsid w:val="00FF48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8098F5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Contemporary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25DAF"/>
    <w:pPr>
      <w:spacing w:after="0" w:line="240" w:lineRule="auto"/>
    </w:pPr>
    <w:rPr>
      <w:rFonts w:ascii="Cambria" w:eastAsia="Cambria" w:hAnsi="Cambria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25DAF"/>
    <w:pPr>
      <w:ind w:left="720"/>
      <w:contextualSpacing/>
    </w:pPr>
  </w:style>
  <w:style w:type="table" w:styleId="TableContemporary">
    <w:name w:val="Table Contemporary"/>
    <w:basedOn w:val="TableNormal"/>
    <w:rsid w:val="00825DAF"/>
    <w:pPr>
      <w:spacing w:after="0" w:line="240" w:lineRule="auto"/>
    </w:pPr>
    <w:rPr>
      <w:rFonts w:ascii="Cambria" w:eastAsia="Cambria" w:hAnsi="Cambria" w:cs="Times New Roman"/>
      <w:sz w:val="20"/>
      <w:szCs w:val="20"/>
      <w:lang w:val="en-US"/>
    </w:rPr>
    <w:tblPr>
      <w:tblStyleRowBandSize w:val="1"/>
      <w:tblInd w:w="0" w:type="dxa"/>
      <w:tblBorders>
        <w:insideH w:val="single" w:sz="18" w:space="0" w:color="FFFFFF"/>
        <w:insideV w:val="single" w:sz="18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auto"/>
      </w:rPr>
      <w:tblPr/>
      <w:tcPr>
        <w:shd w:val="pct20" w:color="000000" w:fill="FFFFFF"/>
      </w:tcPr>
    </w:tblStylePr>
    <w:tblStylePr w:type="band1Horz">
      <w:rPr>
        <w:color w:val="auto"/>
      </w:rPr>
      <w:tblPr/>
      <w:tcPr>
        <w:shd w:val="pct5" w:color="000000" w:fill="FFFFFF"/>
      </w:tcPr>
    </w:tblStylePr>
    <w:tblStylePr w:type="band2Horz">
      <w:rPr>
        <w:color w:val="auto"/>
      </w:rPr>
      <w:tblPr/>
      <w:tcPr>
        <w:shd w:val="pct20" w:color="000000" w:fill="FFFFFF"/>
      </w:tcPr>
    </w:tblStylePr>
  </w:style>
  <w:style w:type="paragraph" w:styleId="Footer">
    <w:name w:val="footer"/>
    <w:basedOn w:val="Normal"/>
    <w:link w:val="FooterChar"/>
    <w:rsid w:val="00260E3B"/>
    <w:pPr>
      <w:tabs>
        <w:tab w:val="center" w:pos="4320"/>
        <w:tab w:val="right" w:pos="8640"/>
      </w:tabs>
    </w:pPr>
    <w:rPr>
      <w:lang w:val="x-none" w:eastAsia="x-none"/>
    </w:rPr>
  </w:style>
  <w:style w:type="character" w:customStyle="1" w:styleId="FooterChar">
    <w:name w:val="Footer Char"/>
    <w:basedOn w:val="DefaultParagraphFont"/>
    <w:link w:val="Footer"/>
    <w:rsid w:val="00260E3B"/>
    <w:rPr>
      <w:rFonts w:ascii="Cambria" w:eastAsia="Cambria" w:hAnsi="Cambria" w:cs="Times New Roman"/>
      <w:sz w:val="24"/>
      <w:szCs w:val="24"/>
      <w:lang w:val="x-none" w:eastAsia="x-none"/>
    </w:rPr>
  </w:style>
  <w:style w:type="character" w:styleId="PageNumber">
    <w:name w:val="page number"/>
    <w:rsid w:val="00260E3B"/>
  </w:style>
  <w:style w:type="character" w:styleId="LineNumber">
    <w:name w:val="line number"/>
    <w:basedOn w:val="DefaultParagraphFont"/>
    <w:uiPriority w:val="99"/>
    <w:semiHidden/>
    <w:unhideWhenUsed/>
    <w:rsid w:val="00260E3B"/>
  </w:style>
  <w:style w:type="paragraph" w:styleId="BalloonText">
    <w:name w:val="Balloon Text"/>
    <w:basedOn w:val="Normal"/>
    <w:link w:val="BalloonTextChar"/>
    <w:uiPriority w:val="99"/>
    <w:semiHidden/>
    <w:unhideWhenUsed/>
    <w:rsid w:val="00260E3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0E3B"/>
    <w:rPr>
      <w:rFonts w:ascii="Lucida Grande" w:eastAsia="Cambria" w:hAnsi="Lucida Grande" w:cs="Lucida Grande"/>
      <w:sz w:val="18"/>
      <w:szCs w:val="18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60E3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60E3B"/>
    <w:rPr>
      <w:rFonts w:ascii="Cambria" w:eastAsia="Cambria" w:hAnsi="Cambria" w:cs="Times New Roman"/>
      <w:sz w:val="24"/>
      <w:szCs w:val="24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Contemporary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25DAF"/>
    <w:pPr>
      <w:spacing w:after="0" w:line="240" w:lineRule="auto"/>
    </w:pPr>
    <w:rPr>
      <w:rFonts w:ascii="Cambria" w:eastAsia="Cambria" w:hAnsi="Cambria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25DAF"/>
    <w:pPr>
      <w:ind w:left="720"/>
      <w:contextualSpacing/>
    </w:pPr>
  </w:style>
  <w:style w:type="table" w:styleId="TableContemporary">
    <w:name w:val="Table Contemporary"/>
    <w:basedOn w:val="TableNormal"/>
    <w:rsid w:val="00825DAF"/>
    <w:pPr>
      <w:spacing w:after="0" w:line="240" w:lineRule="auto"/>
    </w:pPr>
    <w:rPr>
      <w:rFonts w:ascii="Cambria" w:eastAsia="Cambria" w:hAnsi="Cambria" w:cs="Times New Roman"/>
      <w:sz w:val="20"/>
      <w:szCs w:val="20"/>
      <w:lang w:val="en-US"/>
    </w:rPr>
    <w:tblPr>
      <w:tblStyleRowBandSize w:val="1"/>
      <w:tblInd w:w="0" w:type="dxa"/>
      <w:tblBorders>
        <w:insideH w:val="single" w:sz="18" w:space="0" w:color="FFFFFF"/>
        <w:insideV w:val="single" w:sz="18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auto"/>
      </w:rPr>
      <w:tblPr/>
      <w:tcPr>
        <w:shd w:val="pct20" w:color="000000" w:fill="FFFFFF"/>
      </w:tcPr>
    </w:tblStylePr>
    <w:tblStylePr w:type="band1Horz">
      <w:rPr>
        <w:color w:val="auto"/>
      </w:rPr>
      <w:tblPr/>
      <w:tcPr>
        <w:shd w:val="pct5" w:color="000000" w:fill="FFFFFF"/>
      </w:tcPr>
    </w:tblStylePr>
    <w:tblStylePr w:type="band2Horz">
      <w:rPr>
        <w:color w:val="auto"/>
      </w:rPr>
      <w:tblPr/>
      <w:tcPr>
        <w:shd w:val="pct20" w:color="000000" w:fill="FFFFFF"/>
      </w:tcPr>
    </w:tblStylePr>
  </w:style>
  <w:style w:type="paragraph" w:styleId="Footer">
    <w:name w:val="footer"/>
    <w:basedOn w:val="Normal"/>
    <w:link w:val="FooterChar"/>
    <w:rsid w:val="00260E3B"/>
    <w:pPr>
      <w:tabs>
        <w:tab w:val="center" w:pos="4320"/>
        <w:tab w:val="right" w:pos="8640"/>
      </w:tabs>
    </w:pPr>
    <w:rPr>
      <w:lang w:val="x-none" w:eastAsia="x-none"/>
    </w:rPr>
  </w:style>
  <w:style w:type="character" w:customStyle="1" w:styleId="FooterChar">
    <w:name w:val="Footer Char"/>
    <w:basedOn w:val="DefaultParagraphFont"/>
    <w:link w:val="Footer"/>
    <w:rsid w:val="00260E3B"/>
    <w:rPr>
      <w:rFonts w:ascii="Cambria" w:eastAsia="Cambria" w:hAnsi="Cambria" w:cs="Times New Roman"/>
      <w:sz w:val="24"/>
      <w:szCs w:val="24"/>
      <w:lang w:val="x-none" w:eastAsia="x-none"/>
    </w:rPr>
  </w:style>
  <w:style w:type="character" w:styleId="PageNumber">
    <w:name w:val="page number"/>
    <w:rsid w:val="00260E3B"/>
  </w:style>
  <w:style w:type="character" w:styleId="LineNumber">
    <w:name w:val="line number"/>
    <w:basedOn w:val="DefaultParagraphFont"/>
    <w:uiPriority w:val="99"/>
    <w:semiHidden/>
    <w:unhideWhenUsed/>
    <w:rsid w:val="00260E3B"/>
  </w:style>
  <w:style w:type="paragraph" w:styleId="BalloonText">
    <w:name w:val="Balloon Text"/>
    <w:basedOn w:val="Normal"/>
    <w:link w:val="BalloonTextChar"/>
    <w:uiPriority w:val="99"/>
    <w:semiHidden/>
    <w:unhideWhenUsed/>
    <w:rsid w:val="00260E3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0E3B"/>
    <w:rPr>
      <w:rFonts w:ascii="Lucida Grande" w:eastAsia="Cambria" w:hAnsi="Lucida Grande" w:cs="Lucida Grande"/>
      <w:sz w:val="18"/>
      <w:szCs w:val="18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60E3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60E3B"/>
    <w:rPr>
      <w:rFonts w:ascii="Cambria" w:eastAsia="Cambria" w:hAnsi="Cambria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10775372-F373-BE4C-8EC2-5D1442561D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401</Words>
  <Characters>25089</Characters>
  <Application>Microsoft Macintosh Word</Application>
  <DocSecurity>0</DocSecurity>
  <Lines>209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4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nny</dc:creator>
  <cp:lastModifiedBy>Eric M. Patterson</cp:lastModifiedBy>
  <cp:revision>3</cp:revision>
  <dcterms:created xsi:type="dcterms:W3CDTF">2011-06-24T04:08:00Z</dcterms:created>
  <dcterms:modified xsi:type="dcterms:W3CDTF">2011-06-28T03:36:00Z</dcterms:modified>
</cp:coreProperties>
</file>